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A4AA2" w:rsidRPr="003254BE" w:rsidRDefault="009A4AA2" w:rsidP="009A4AA2">
      <w:pPr>
        <w:widowControl w:val="0"/>
        <w:autoSpaceDE w:val="0"/>
        <w:autoSpaceDN w:val="0"/>
        <w:adjustRightInd w:val="0"/>
        <w:spacing w:line="480" w:lineRule="auto"/>
        <w:ind w:left="482" w:hanging="482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254BE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254B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254B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254BE">
        <w:rPr>
          <w:rFonts w:ascii="Times New Roman" w:hAnsi="Times New Roman" w:cs="Times New Roman"/>
          <w:sz w:val="24"/>
          <w:szCs w:val="24"/>
        </w:rPr>
        <w:fldChar w:fldCharType="separate"/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Adityamurti, E., &amp; Ghozali, I. (2017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ngaruh Penghindaran Pajak Dan Biaya Agensi Terhadap Nilai Perusaha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3), 1–12. https://doi.org/http://ejournal-s1.undip.ac.id/index.php/accounting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Agusti, W. (2014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ngaruh Profitabilitas, Leverage, dan Corporate Governance Terhadap Tax Avoidance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Alviyani, K. (2016). Pengaruh Corporate Governance, Karakter Eksekutif, Ukuran Perusahaan, dan Leverage Terhadap Penghindaran Pajak (Tax Avoidance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Faculty Of Economics Riau University, Pekanbaru, Indonesi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2), 2540–2554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Arianandini, P., &amp; Ramantha, I. (2018). Pengaruh Profitabilitas, Leverage, dan Kepemilikan Institusional pada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2088–2116. https://doi.org/https://doi.org/10.24843/EJA.2018.v22.i03.p17 Pengaruh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Ariawan, I., &amp; Setiawan, P. (2017). Pengaruh Dewan Komisaris Independen, Kepemilikan Institusional, Profitabilitas Dan Leverge Terhadap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1831–1859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Astuti, M., &amp; Muhammadinah. (2018). Pengaruh Sales Growth dan Profitabilitas Terhadap Dividen Payout Ratio Pada Perusahaan Perbankan Yang Terdaftar Di Bursa Efek Indonesia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I-Economic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112–124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Ayuningtyas, N., &amp; Sujana, I. (2018). Pengaruh Proporsi Komisaris Independen, Leverage, Sales Growth, Dan Profitabilitas Pada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1884–1912. https://doi.org/https://doi.org/10.24843/EJA.2018.v25.i03.p10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Bowerman, B., O’connell, R., &amp; Murphree, E. (2017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Business Statistics In Practice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Brealey, Myers, &amp; Marcus. (2008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n Keuangan Perusaha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Cahyono, D., Andini, R., &amp; Raharjo, K. (2016). Pengaruh Komite Audit, Kepemilikan Institusional, Dewan Komisaris, Ukuran Perusahaan (SIZE), Leverage (DER) dan Profitabilitas (ROA) Terhadap Tindakan Penghindaran Pajak (TAX AVOIDANCE) Pada Perusahaan Perbankan yang Listing BEI Periode Tahun 2011 – 2013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3). https://doi.org/https://doi.org/10.3929/ethz-b-000238666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Cooper, D., &amp; Schindler, P. (2014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Darmawan, I. G. H., &amp; Sukartha, I. M. (2014). Pengaruh Penerapan Corporate Governance, Leverage, Return on Assets, Dan Ukuran Perusahaan Pada Penghindaran Pajak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9i Universitas Udayana.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143–161. Retrieved from https://ojs.unud.ac.id/index.php/Akuntansi/article/view/8635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Dewayanto, T. (2011). Penerimaan Opini Audit Going Concern Terdaftar Di Bursa Efek Indonesia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Fokus Ekonomi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81–104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Dewi, N., &amp; Noviari, N. (2017). Pengaruh Ukuran Perusahaan, Leverage, Profitabilitas dan Corporate Social Responsibility Terhadap Penghindaran Pajak (Tax Avoidance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830–859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Dewi, P., &amp; Wirama, D. (2017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cking Order Theory: Pengaruh Profitabilitas dan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ertumbuhan Perusahaan Pada Keputusan pendanaan Perusaha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3), 2423–2450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Dewinta, I., &amp; Setiawan, P. (2016). Pengaruh Ukuran Perusahaan, Umur Perusahaan, Profitabilitas, Leverage, dan Pertumbuhan Penjualan Terhadap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3), 1584–1613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Divianto. (2011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Berpengaruh Terhadap Audit Delay Perusahaan Sektor Perdagangan Yang Terdaftar Di BEI Periode 2007-2009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1–25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Dyreng, S. D., Hanlon, M., &amp; Maydew, E. L. (2008). Long-run corporate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Accounting Review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83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61–82. https://doi.org/10.2308/accr.2008.83.1.61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Dyreng, S. D., Hanlon, M., &amp; Maydew, E. L. (2010). The effects of executives on corporate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Accounting Review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85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4), 1163–1189. https://doi.org/10.2308/accr.2010.85.4.1163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Fadjarenie, A., &amp; Anisah, Y. (2016). Pengaruh Corporate Governance Terhadap Tax Avoidance Pada Perusahaan Yang Terdaftar Di Bursa Efek Indonesia Tahun 2013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Tax &amp; Accounting Review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XIII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48–58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Faizah, S., &amp; Adhivinna, V. (2018). Pengaruh Roa, Leverage, Kepemilikan Institusional Dan Ukuran Perusahaan Terhadap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2), 136–145. https://doi.org/10.24964/ja.v5i2.288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 (9th ed.). Semarang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Gujarati, D. (2016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Basic Econometrics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Harahap, S. (2013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Atas Laporan Keuang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Jakarta: PT RajaGafindo Persad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Hery. (2018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 (Adipramono, ed.). PT Grasindo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Hidayat, W. W. (2018). Pengaruh Profitabilitas , Leverage Dan Pertumbuhan Penjualan Terhadap Penghindaran Pajak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Dan Bisnis (JRMB) Fakultas Ekonomi UNIAT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19–26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Irawan, Y., Sularso, H., &amp; Farida, Y. N. (2017). Analisis atas Penghindaran Pajak (Tax Avoidance) pada Perusahaan Property dan Real Estate di Indonesia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09), 400–410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Irianto, B., Sudibyo, Y., &amp; Wafirli, A. (2018). The Influence of Profitability, Leverage, Firm Size and Capital Intensity Towards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ccounting and Taxatio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2), 33–41. https://doi.org/10.15640/ijat.v5n2a3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Izzaki, A., &amp; Wijaya, S. (2017). Analisis Upaya Wajib Pajak Melakukan Tax Avoidance Melalui Hibah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Kesatu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Jasmine, U. (2017). Pengaruh Leverage, Kepemilikan Institusional, Ukuran Perusahaan, dan Profitabilitas Terhadap Penghindaran Pajak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OM Feko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1786–1800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Jensen, C., &amp; Meckling, H. (1976). Theory Of The Firm: Managerial Behavior, Agency Costs and Ownershio Structur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305–360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Kasmir. (2015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PT RajaGafindo Persad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Mahanani, A., &amp; Titisari, K. (2016). Pengaruh Ukuran Perusahaan dan Sales Growth </w:t>
      </w:r>
      <w:r w:rsidRPr="00D915F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erhadap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Dan Call Paper Fakultas Ekonomi UNIBA Surakarta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(September), 212–223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Mahanani, A., Titisari, K. H., &amp; Nurlaela, S. (2017). Pengaruh Karateristik Perusahaan, Sales Growth, dan CSR Terhadap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IENACO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732–742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Maharani, I., &amp; Suardana, K. (2014). Pengaruh Corporate Governance , Profitabilitas dan Karateristik Eksekutif Pada Tax Avoidance Perusahaan Manufaktur Fakultas Ekonomi dan Bisnis Universitas Udayana ( Unud ), Bali , Indonesia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525–539. https://doi.org/10.20885/jaai.vol19.iss2.art1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Mardiasmo. (2016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rpajak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 (VIII). Yogyakarta: Andi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Monika, N., &amp; Sudjarni, L. (2018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ngaruh Likuiditas, Profitabilitas dan Leverage Terhadap Kebijakan Dividen Pada Perusahaan Manufaktur Di Bursa Efek Indonesi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2), 905–932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Mulyani, S., Wijayanti, A., &amp; Masitoh, E. (2018). Pengaruh Corporate Governance Terhadap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Bisnis Airlangg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322–340. https://doi.org/10.31093/jraba.v3i1.91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Myers, S., &amp; Majluf, N. (1984). Corporate Financing and Investment Decisions When Firms Have Information That Investors Do Not Have*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187–221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Nabila, S., &amp; Fikri, I. (2018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ngaruh Risiko Perusahaan, Leverage (DER) dan Pertumbuhan Penjualan Terhadap Penghindaran Pajak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(2012), 1179–1182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Ngadiman, &amp; Puspitasari, C. (2014). Pengaruh Leverage, Kepemilikan Institusional, dan Ukuran Perusahaan Terhadap Penghindaran Pajak (Tax Avoidance) Pada Perusahaan Sektor Manufaktur Yang Terdaftar di Bursa Efek Indonesia 2010-2012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9), 408–421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Oktamawati, M. (2017). Pengaruh Karakter Eksekutif, Komite Audit, Ukuran Perusahaan, Leverage, Pertumbuhan Penjualan, dan Profitabilitas Terhadap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Bisnis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XV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Maret), 126–143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Oktaviasari, T., Miqdad, M., &amp; Effendi, R. (2018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ngaruh Profitabilitas, Ukuran Perusahaan, dan Leverage Terhadap Perataan Laba pada Perusahaan Manufaktur di BEI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2015), 81–87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Permata, A. D., Nurlaela, S., &amp; Wahyuningsih, E. M. (2018). Pengaruh Size, Age, Profitability, Leverage dan Sales Growth Terhadap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Pajak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10. https://doi.org/10.29040/jap.v19i1.171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Pohan, C. (2011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Optimizing Corporate Tax Management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Jakarta: PT Bumi Aksar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Praditasari, N., &amp; Setiawan, P. (2017). Pengaruh Good Corporate Governance, Ukuran Perusahaan, Leverage Dan Profitabilitas Pada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1229–1258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Prakosa, K. (2014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ngaruh Profitabilitas, Kepemilikan Keluarga, Corporate Governance Terhadap Penghindaran Pajak di Indonesi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2), 181–192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Pramesti, G. (2014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Kupas Tuntas Data Penelitian Dengan SPSS 22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. Jakarta: PT Elex </w:t>
      </w:r>
      <w:r w:rsidRPr="00D915FE">
        <w:rPr>
          <w:rFonts w:ascii="Times New Roman" w:hAnsi="Times New Roman" w:cs="Times New Roman"/>
          <w:noProof/>
          <w:sz w:val="24"/>
          <w:szCs w:val="24"/>
        </w:rPr>
        <w:lastRenderedPageBreak/>
        <w:t>Media Komputindo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Prawironegoro, D. (2007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Jakarta: Diadit Medi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Priyatno, D. (2016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SPSS Handbook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Mediakom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Puspita, D., &amp; Febrianti, M. (2017). Faktor-Faktor Yang Memengaruhi Turnaround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Akuntansi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1–9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Putri, V. R., &amp; Putra, B. I. (2017). Perusahaan Dan Proporsi Kepemilikan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Manajemen Sumber Day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1–11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Reinaldo, R. (2017). Pengaruh Leverage, Ukuran Perusahaan, ROA, Kepemilikan Institusional, Kompensasi Kerugian Fiskal,dan CSR Terhadap Tax Avoidance Pada Perusahaan Manufaktur Subsektor Makanan dan Minuman Terdaftar Di BEI 2013-2015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Faculty of Economics Riau University, Pekanbaru, Indonesi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2), 45–59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Resmi, S. (2017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rpajakan: Teori dan Kasus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 (10th ed.; A. Sustiwi, ed.). Jakarta: Salemba Empat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Sandy, S., &amp; Lukviarman, N. (2015). Pengaruh corporate governance terhadap tax avoidance: Studi empiris pada perusahaan manufaktur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&amp; Auditing Indonesi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2), 85–98. https://doi.org/10.20885/jaai.vol19.iss2.art1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Sarra. (2017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NGARUH KONSERVATISME AKUNTANSI, KOMITE AUDIT DAN DEWAN KOMISARIS INDEPENDEN TERHADAP PENGHINDARAN PAJAK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Siregar, S. (2013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Kencan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Sugiono. (2016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ombinasi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 (Sutopo, ed.). Bandung: Alfabet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Sugiono, A., &amp; Untung, E. (2016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Analisa Laporan Keuang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 (Adipramono, ed.). PT Gramedi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Sumarsan, T. (2017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Sistem Pengendalian Manajemen: Konsep, Aplikasi, dan Pengukuran kinerja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Sundjaja, R., &amp; Barlian, I. (2003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PT Intan Sejati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Susilowati, Y., Widyawati, R., &amp; Nuraini. (2018). Pengaruh Ukuran Perusahaan, Leverage, Profitabilitas, Capital Intensity Ratio, dan Komisaris Independen Terhadap Effective Tax Rate (Studi Empiris Pada Perusahaan Manufaktur yang Terdaftar di Bursa Efek Indonesia Pada Tahun 2014- 2016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Multi Disiplin Ilmu &amp; Call For Paper Unisbank (SENDI_U)</w:t>
      </w:r>
      <w:r w:rsidRPr="00D915FE">
        <w:rPr>
          <w:rFonts w:ascii="Times New Roman" w:hAnsi="Times New Roman" w:cs="Times New Roman"/>
          <w:noProof/>
          <w:sz w:val="24"/>
          <w:szCs w:val="24"/>
        </w:rPr>
        <w:t>, (2014), 796–804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Swingly, C., &amp; Sukartha, I. (2015). Pengaruh Karakter Eksekutif, Komite Audit, Ukuran Perusahaan, Leverage Dan Sales Growth Pada Tax Avoidance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47–62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Tristianto, D., &amp; Oktaviani, R. (2016). Faktor-Faktor Yang Mempengaruhi Tax Avoidance Dengan Leverage Sebagai Variabel Mediasi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Dinamika Akuntansi, Keuangan Dan Perbank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1), 65–81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Utari, D., Purwanti, A., &amp; Prawironegoro, D. (2014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Mitra Wacana Medi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Waluyo. (2017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 (12th ed.). Jakarta: Salemba Empat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eston, F., &amp; Brigham, E. (1990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PT Gelora Aksara Pratam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Wijayanti, Y., &amp; Merkusiwati, N. (2017). Pengaruh Proporsi Komisaris Independen, Kepemilikan Institusional, Leverage, dan Ukuran Perusahaan Pada Penghindaran Pajak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D915FE">
        <w:rPr>
          <w:rFonts w:ascii="Times New Roman" w:hAnsi="Times New Roman" w:cs="Times New Roman"/>
          <w:noProof/>
          <w:sz w:val="24"/>
          <w:szCs w:val="24"/>
        </w:rPr>
        <w:t>(7), 699–728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Wiyono, G., &amp; Kusuma, H. (2017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Lanjutan</w:t>
      </w: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 (U. S. YKPN, ed.). Yogyakarta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Yolanda, R., Puspa, D., &amp; Ethika. (2016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ngaruh Return On Assets, Ukuran Perusahaan, dan Sales Growth Terhadap Penghindaran Pajak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 1–10.</w:t>
      </w:r>
    </w:p>
    <w:p w:rsidR="009A4AA2" w:rsidRPr="00D915FE" w:rsidRDefault="009A4AA2" w:rsidP="009A4AA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D915FE">
        <w:rPr>
          <w:rFonts w:ascii="Times New Roman" w:hAnsi="Times New Roman" w:cs="Times New Roman"/>
          <w:noProof/>
          <w:sz w:val="24"/>
          <w:szCs w:val="24"/>
        </w:rPr>
        <w:t xml:space="preserve">Zain, M. (2005). </w:t>
      </w:r>
      <w:r w:rsidRPr="00D915FE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</w:t>
      </w:r>
      <w:r w:rsidRPr="00D915F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A4AA2" w:rsidRDefault="009A4AA2" w:rsidP="009A4AA2">
      <w:pPr>
        <w:jc w:val="both"/>
        <w:rPr>
          <w:rFonts w:ascii="Times New Roman" w:hAnsi="Times New Roman" w:cs="Times New Roman"/>
          <w:sz w:val="24"/>
          <w:szCs w:val="24"/>
        </w:rPr>
      </w:pPr>
      <w:r w:rsidRPr="003254BE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p w:rsidR="00275A2D" w:rsidRDefault="009A4AA2"/>
    <w:sectPr w:rsidR="00275A2D" w:rsidSect="009A4AA2">
      <w:pgSz w:w="11906" w:h="16838" w:code="9"/>
      <w:pgMar w:top="1418" w:right="1418" w:bottom="1418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9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A4AA2"/>
    <w:rsid w:val="006F2479"/>
    <w:rsid w:val="009A4AA2"/>
    <w:rsid w:val="00CB21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5D6E143-868B-4EA6-AC71-23063F355D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A4AA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684</Words>
  <Characters>9605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gita Michelle</dc:creator>
  <cp:keywords/>
  <dc:description/>
  <cp:lastModifiedBy>Brigita Michelle</cp:lastModifiedBy>
  <cp:revision>1</cp:revision>
  <dcterms:created xsi:type="dcterms:W3CDTF">2019-09-26T05:30:00Z</dcterms:created>
  <dcterms:modified xsi:type="dcterms:W3CDTF">2019-09-26T05:31:00Z</dcterms:modified>
</cp:coreProperties>
</file>